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69214A" w14:textId="3A0650FF" w:rsidR="00C372DB" w:rsidRDefault="00C372DB" w:rsidP="001B70A1">
      <w:pPr>
        <w:ind w:firstLine="270"/>
      </w:pPr>
      <w:r>
        <w:t xml:space="preserve">In addition to monitoring coral health, effective coral reef conservation requires a more integrated understanding of sediment dynamics linking key sources in the watershed to the spatial distribution of sediment accumulation on the reef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DOI" : "10.1016/j.cosust.2014.01.003", "ISSN" : "18773435", "author" : [ { "dropping-particle" : "", "family" : "Risk", "given" : "Michael J", "non-dropping-particle" : "", "parse-names" : false, "suffix" : "" } ], "container-title" : "Current Opinion in Environmental Sustainability", "id" : "ITEM-2", "issued" : { "date-parts" : [ [ "2014", "4" ] ] }, "page" : "108-117", "publisher" : "Elsevier B.V.", "title" : "Assessing the effects of sediments and nutrients on coral reefs", "type" : "article-journal", "volume" : "7" }, "uris" : [ "http://www.mendeley.com/documents/?uuid=6d838c59-39c0-49c0-9060-c7c5ae6170ba" ] }, { "id" : "ITEM-3",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3", "issue" : "5-7", "issued" : { "date-parts" : [ [ "2005", "1" ] ] }, "page" : "486-94", "title" : "Shifting the paradigm of coral-reef 'health' assessment", "type" : "article-journal", "volume" : "51" }, "uris" : [ "http://www.mendeley.com/documents/?uuid=2f9f2ef4-9bb0-451a-997a-aff023a290a7" ] } ], "mendeley" : { "previouslyFormattedCitation" : "(Downs et al., 2005; Klein et al., 2012; Risk, 2014)" }, "properties" : { "noteIndex" : 0 }, "schema" : "https://github.com/citation-style-language/schema/raw/master/csl-citation.json" }</w:instrText>
      </w:r>
      <w:r>
        <w:fldChar w:fldCharType="separate"/>
      </w:r>
      <w:r w:rsidRPr="00532115">
        <w:rPr>
          <w:noProof/>
        </w:rPr>
        <w:t>(Downs et al., 2005; Klein et al., 2012; Risk, 2014)</w:t>
      </w:r>
      <w:r>
        <w:fldChar w:fldCharType="end"/>
      </w:r>
      <w:r>
        <w:t>. C</w:t>
      </w:r>
      <w:r w:rsidRPr="00703BBA">
        <w:t xml:space="preserve">oral reef managers are interested in establishing baselines for objective metrics of </w:t>
      </w:r>
      <w:r>
        <w:t xml:space="preserve">intervention </w:t>
      </w:r>
      <w:r w:rsidRPr="00703BBA">
        <w:t>success</w:t>
      </w:r>
      <w:r>
        <w:t xml:space="preserve"> </w:t>
      </w:r>
      <w:r w:rsidRPr="00703BBA">
        <w:t>like reduced sediment loading to bays or reduced sediment</w:t>
      </w:r>
      <w:r>
        <w:t xml:space="preserve"> accumulation </w:t>
      </w:r>
      <w:r w:rsidRPr="00703BBA">
        <w:t>on coral reefs</w:t>
      </w:r>
      <w:r>
        <w:t xml:space="preserve"> </w:t>
      </w:r>
      <w:r>
        <w:fldChar w:fldCharType="begin" w:fldLock="1"/>
      </w:r>
      <w:r>
        <w:instrText>ADDIN CSL_CITATION { "citationItems" : [ { "id" : "ITEM-1", "itemData" : { "DOI" : "10.1016/j.marpolbul.2011.10.030", "ISSN" : "1879-3363", "PMID" : "22136764", "abstract" : "Degradation of coastal ecosystems in the Great Barrier Reef (GBR), Australia, has been linked with a decline in water quality from land-based runoff. This paper examines the reduction in current end-of-catchment loads required for total suspended solids (TSS) and dissolved inorganic nitrogen (DIN) to achieve GBR water quality guidelines. Based on first-order estimates of sustainable pollutant loads, current TSS and DIN loads would need to be reduced by approximately 7000ktons/y (41%) and 6000tons/y (38%), respectively. Next, these estimated reductions for TSS and DIN are compared with Reef Plan targets for anthropogenic sediment (-20% by 2020) and nitrogen (-50% by 2013) loads. If successful, these targets will accomplish approximately 40% of TSS and 92% of DIN load reductions required to achieve sustainable loads to the GBR lagoon. These first-order estimates elucidate the need to establish ecologically relevant targets for river pollutant loads to the GBR for management and policy.", "author" : [ { "dropping-particle" : "", "family" : "Kroon", "given" : "Frederieke J", "non-dropping-particle" : "", "parse-names" : false, "suffix" : "" } ], "container-title" : "Marine pollution bulletin", "id" : "ITEM-1", "issue" : "4-9", "issued" : { "date-parts" : [ [ "2012", "1" ] ] }, "page" : "261-6", "publisher" : "Elsevier Ltd", "title" : "Towards ecologically relevant targets for river pollutant loads to the Great Barrier Reef.", "type" : "article-journal", "volume" : "65" }, "uris" : [ "http://www.mendeley.com/documents/?uuid=b0175ca6-9f49-4232-bc78-6a6e3ed99aac" ] } ], "mendeley" : { "previouslyFormattedCitation" : "(Kroon, 2012)" }, "properties" : { "noteIndex" : 0 }, "schema" : "https://github.com/citation-style-language/schema/raw/master/csl-citation.json" }</w:instrText>
      </w:r>
      <w:r>
        <w:fldChar w:fldCharType="separate"/>
      </w:r>
      <w:r w:rsidRPr="002778B6">
        <w:rPr>
          <w:noProof/>
        </w:rPr>
        <w:t>(Kroon, 2012)</w:t>
      </w:r>
      <w:r>
        <w:fldChar w:fldCharType="end"/>
      </w:r>
      <w:r>
        <w:t>, and these metrics require</w:t>
      </w:r>
      <w:r w:rsidRPr="00703BBA">
        <w:t xml:space="preserve"> simple yet effective methods to quantify sediment yield from key areas, characterize </w:t>
      </w:r>
      <w:r>
        <w:t>water</w:t>
      </w:r>
      <w:r w:rsidRPr="00703BBA">
        <w:t xml:space="preserve"> circulation over</w:t>
      </w:r>
      <w:r>
        <w:t xml:space="preserve"> the reef, and measure sediment accumulation </w:t>
      </w:r>
      <w:r w:rsidRPr="00703BBA">
        <w:t>on corals.</w:t>
      </w:r>
    </w:p>
    <w:p w14:paraId="192EF8AA" w14:textId="77777777" w:rsidR="00C372DB" w:rsidRDefault="00C372DB" w:rsidP="001B70A1">
      <w:pPr>
        <w:ind w:firstLine="270"/>
      </w:pPr>
    </w:p>
    <w:p w14:paraId="6BA8843B" w14:textId="1A91771C" w:rsidR="00A34EF3" w:rsidRDefault="00A34EF3" w:rsidP="001B70A1">
      <w:pPr>
        <w:ind w:firstLine="270"/>
      </w:pPr>
      <w:r w:rsidRPr="00703BBA">
        <w:t>This research is expected to identify and quantify key sources of sediment and nutrient loading to Faga’alu Bay, monitor sediment and nutrient loading from natural and disturbed areas in Nu’uuli to compare to Faga’alu, and monitor sedimentation on the coral reef in Faga’alu Bay. Novel datasets collected in the field will be used to develop and parameterize simple models of land-based coral sedimentation to focus management efforts and develop objective metrics of management effectiveness. The methodology developed is intended for environmental management with few resources in data-scarce,</w:t>
      </w:r>
      <w:r>
        <w:t xml:space="preserve"> tropical</w:t>
      </w:r>
      <w:r w:rsidRPr="00703BBA">
        <w:t xml:space="preserve"> watersheds.</w:t>
      </w:r>
    </w:p>
    <w:p w14:paraId="3AE5BD07" w14:textId="77777777" w:rsidR="00A34EF3" w:rsidRDefault="00A34EF3" w:rsidP="001B70A1">
      <w:pPr>
        <w:ind w:firstLine="270"/>
      </w:pPr>
    </w:p>
    <w:p w14:paraId="22B5DDA2" w14:textId="36045E87" w:rsidR="00CE44B7" w:rsidRDefault="00CE44B7" w:rsidP="001B70A1">
      <w:pPr>
        <w:ind w:firstLine="270"/>
      </w:pPr>
      <w:r>
        <w:t xml:space="preserve">Significant research has been conducted on sedimentation dynamics in coral reefs </w:t>
      </w:r>
      <w:commentRangeStart w:id="0"/>
      <w:commentRangeStart w:id="1"/>
      <w:r>
        <w:t xml:space="preserve">in Hawaii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 "properties" : { "noteIndex" : 0 }, "schema" : "https://github.com/citation-style-language/schema/raw/master/csl-citation.json" }</w:instrText>
      </w:r>
      <w:r>
        <w:fldChar w:fldCharType="separate"/>
      </w:r>
      <w:r w:rsidRPr="001C6B8C">
        <w:rPr>
          <w:noProof/>
        </w:rPr>
        <w:t>(Presto et al., 2006; Storlazzi et al., 2009)</w:t>
      </w:r>
      <w:r>
        <w:fldChar w:fldCharType="end"/>
      </w:r>
      <w:r>
        <w:t xml:space="preserve">, Great Barrier Reef </w:t>
      </w:r>
      <w:r>
        <w:fldChar w:fldCharType="begin" w:fldLock="1"/>
      </w:r>
      <w: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Wolanski et al., 2005)" }, "properties" : { "noteIndex" : 0 }, "schema" : "https://github.com/citation-style-language/schema/raw/master/csl-citation.json" }</w:instrText>
      </w:r>
      <w:r>
        <w:fldChar w:fldCharType="separate"/>
      </w:r>
      <w:r w:rsidRPr="001C6B8C">
        <w:rPr>
          <w:noProof/>
        </w:rPr>
        <w:t>(Fabricius et al., 2012; Wolanski et al., 2005)</w:t>
      </w:r>
      <w:r>
        <w:fldChar w:fldCharType="end"/>
      </w:r>
      <w:r>
        <w:t xml:space="preserve">, Guam </w:t>
      </w:r>
      <w:r>
        <w:fldChar w:fldCharType="begin" w:fldLock="1"/>
      </w:r>
      <w: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 "properties" : { "noteIndex" : 0 }, "schema" : "https://github.com/citation-style-language/schema/raw/master/csl-citation.json" }</w:instrText>
      </w:r>
      <w:r>
        <w:fldChar w:fldCharType="separate"/>
      </w:r>
      <w:r w:rsidRPr="000E3860">
        <w:rPr>
          <w:noProof/>
        </w:rPr>
        <w:t>(Wolanski et al., 2005)</w:t>
      </w:r>
      <w:r>
        <w:fldChar w:fldCharType="end"/>
      </w:r>
      <w:r>
        <w:t xml:space="preserve">, Virgin Islands </w:t>
      </w:r>
      <w:r>
        <w:fldChar w:fldCharType="begin" w:fldLock="1"/>
      </w:r>
      <w: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68498A">
        <w:rPr>
          <w:noProof/>
        </w:rPr>
        <w:t>(Gray et al., 2012)</w:t>
      </w:r>
      <w:r>
        <w:fldChar w:fldCharType="end"/>
      </w:r>
      <w:r>
        <w:t xml:space="preserve">, Puerto Rico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manualFormatting" : "(Ryan, et al., 2008)", "previouslyFormattedCitation" : "(Ryan et al., 2008)" }, "properties" : { "noteIndex" : 0 }, "schema" : "https://github.com/citation-style-language/schema/raw/master/csl-citation.json" }</w:instrText>
      </w:r>
      <w:r>
        <w:fldChar w:fldCharType="separate"/>
      </w:r>
      <w:r w:rsidRPr="001A40FA">
        <w:rPr>
          <w:noProof/>
        </w:rPr>
        <w:t xml:space="preserve">(Ryan, </w:t>
      </w:r>
      <w:r>
        <w:rPr>
          <w:noProof/>
        </w:rPr>
        <w:t>et al.</w:t>
      </w:r>
      <w:r w:rsidRPr="001A40FA">
        <w:rPr>
          <w:noProof/>
        </w:rPr>
        <w:t>, 2008)</w:t>
      </w:r>
      <w:r>
        <w:fldChar w:fldCharType="end"/>
      </w:r>
      <w:r>
        <w:t xml:space="preserve">, Okinawa </w:t>
      </w:r>
      <w:r>
        <w:fldChar w:fldCharType="begin" w:fldLock="1"/>
      </w:r>
      <w:r>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West and van Woesik, 2001)" }, "properties" : { "noteIndex" : 0 }, "schema" : "https://github.com/citation-style-language/schema/raw/master/csl-citation.json" }</w:instrText>
      </w:r>
      <w:r>
        <w:fldChar w:fldCharType="separate"/>
      </w:r>
      <w:r w:rsidRPr="00532115">
        <w:rPr>
          <w:noProof/>
        </w:rPr>
        <w:t>(West and van Woesik, 2001)</w:t>
      </w:r>
      <w:r>
        <w:fldChar w:fldCharType="end"/>
      </w:r>
      <w:r>
        <w:t xml:space="preserve">, Pohnpei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fldChar w:fldCharType="separate"/>
      </w:r>
      <w:r w:rsidRPr="00532115">
        <w:rPr>
          <w:noProof/>
        </w:rPr>
        <w:t>(Victor et al., 2006)</w:t>
      </w:r>
      <w:r>
        <w:fldChar w:fldCharType="end"/>
      </w:r>
      <w:r>
        <w:t xml:space="preserve"> and New Caledonia </w:t>
      </w:r>
      <w:r>
        <w:fldChar w:fldCharType="begin" w:fldLock="1"/>
      </w:r>
      <w:r>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613B4B">
        <w:rPr>
          <w:noProof/>
        </w:rPr>
        <w:t>(Ouillon et al., 2010)</w:t>
      </w:r>
      <w:r>
        <w:fldChar w:fldCharType="end"/>
      </w:r>
      <w:r>
        <w:t xml:space="preserve">. </w:t>
      </w:r>
      <w:commentRangeEnd w:id="0"/>
      <w:r>
        <w:rPr>
          <w:rStyle w:val="CommentReference"/>
        </w:rPr>
        <w:commentReference w:id="0"/>
      </w:r>
      <w:commentRangeEnd w:id="1"/>
      <w:r>
        <w:rPr>
          <w:rStyle w:val="CommentReference"/>
        </w:rPr>
        <w:commentReference w:id="1"/>
      </w:r>
      <w:r>
        <w:t>However, few</w:t>
      </w:r>
    </w:p>
    <w:p w14:paraId="64E43AEF" w14:textId="77777777" w:rsidR="00CE44B7" w:rsidRDefault="00CE44B7" w:rsidP="001B70A1">
      <w:pPr>
        <w:ind w:firstLine="270"/>
      </w:pPr>
    </w:p>
    <w:p w14:paraId="498897DA" w14:textId="77777777" w:rsidR="001B70A1" w:rsidRDefault="001B70A1" w:rsidP="001B70A1">
      <w:pPr>
        <w:ind w:firstLine="270"/>
      </w:pPr>
      <w:r>
        <w:t xml:space="preserve">It is hypothesized that human disturbance in Faga’alu, mainly by open-pit aggregate mining, has significantly increased terrigenous sediment loading to the bay above the undisturbed baseline. </w:t>
      </w:r>
      <w:r w:rsidRPr="006F0A55">
        <w:t xml:space="preserve"> </w:t>
      </w:r>
      <w:r>
        <w:t>This will be tested by 1) comparing Q-SSC relationships measured below the undisturbed and disturbed subwatersheds, 2) average Disturbance Ratio and percent contribution to total sediment load, and 3) comparing SSY</w:t>
      </w:r>
      <w:r w:rsidRPr="00C05411">
        <w:rPr>
          <w:vertAlign w:val="subscript"/>
        </w:rPr>
        <w:t>EV</w:t>
      </w:r>
      <w:r>
        <w:t xml:space="preserve"> rating curves from the undisturbed and disturbed subwatersheds. These analyses will provide novel data on SSY under natural and human-disturbed conditions from small, mountainous watersheds on steep, volcanic Pacific Islands.</w:t>
      </w:r>
    </w:p>
    <w:p w14:paraId="183672D8" w14:textId="77777777" w:rsidR="001B70A1" w:rsidRDefault="001B70A1" w:rsidP="001E1195"/>
    <w:p w14:paraId="718D4115" w14:textId="77777777" w:rsidR="00BB2F24" w:rsidRDefault="00BB2F24" w:rsidP="00BB2F24">
      <w:pPr>
        <w:ind w:firstLine="576"/>
      </w:pPr>
      <w:r>
        <w:t xml:space="preserve">Flow velocities in wave-driven environments exhibit a pattern of rapid, cross-shore flow near the reef crest that slows and turns along-shore towards a deep channel where water returns seaward, limiting cross-shore exchange of sediment from the reef flat to the forereef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Pr="00532115">
        <w:rPr>
          <w:noProof/>
        </w:rPr>
        <w:t>(Hench et al., 2008; Lowe et al., 2009; Wyatt et al., 2010)</w:t>
      </w:r>
      <w:r>
        <w:fldChar w:fldCharType="end"/>
      </w:r>
      <w:r>
        <w:t xml:space="preserve">. In wind-driven systems, flows are more predominantly in the direction of the wind with possible cross-shore water and sediment exchange from the reef flat to the forereef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2369CC">
        <w:rPr>
          <w:noProof/>
        </w:rPr>
        <w:t>(Storlazzi et al., 2004)</w:t>
      </w:r>
      <w:r>
        <w:fldChar w:fldCharType="end"/>
      </w:r>
      <w:r>
        <w:t xml:space="preserve">, distributing sediment impacts from the muddy reef flat to the forereef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F85968">
        <w:rPr>
          <w:noProof/>
        </w:rPr>
        <w:t>(Presto et al., 2006)</w:t>
      </w:r>
      <w:r>
        <w:fldChar w:fldCharType="end"/>
      </w:r>
      <w:r>
        <w:t xml:space="preserve">. Observations on the wind-dominated reef flat in Molokai, Hawaii, showed current speeds were faster where the reef is deeper and narrower </w:t>
      </w:r>
      <w:r>
        <w:fldChar w:fldCharType="begin" w:fldLock="1"/>
      </w:r>
      <w:r>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Storlazzi et al., 2006c)" }, "properties" : { "noteIndex" : 0 }, "schema" : "https://github.com/citation-style-language/schema/raw/master/csl-citation.json" }</w:instrText>
      </w:r>
      <w:r>
        <w:fldChar w:fldCharType="separate"/>
      </w:r>
      <w:r w:rsidRPr="00532115">
        <w:rPr>
          <w:noProof/>
        </w:rPr>
        <w:t>(Storlazzi et al., 2006c)</w:t>
      </w:r>
      <w:r>
        <w:fldChar w:fldCharType="end"/>
      </w:r>
      <w:r>
        <w:t xml:space="preserve"> but field observations at the wave-dominated proposed study site suggest the opposite; current speeds are rapid over the shallow </w:t>
      </w:r>
      <w:r>
        <w:lastRenderedPageBreak/>
        <w:t>reef crest, slowing significantly when reaching deeper pools in the reef and the main channel that bisects the reef.</w:t>
      </w:r>
    </w:p>
    <w:p w14:paraId="435A12BA" w14:textId="77777777" w:rsidR="00BB2F24" w:rsidRDefault="00BB2F24" w:rsidP="001E1195"/>
    <w:p w14:paraId="7BE08A7A" w14:textId="77777777" w:rsidR="001B70A1" w:rsidRDefault="001B70A1" w:rsidP="001E1195"/>
    <w:p w14:paraId="702D6B7E" w14:textId="77777777" w:rsidR="00C33BE3" w:rsidRDefault="001E1195" w:rsidP="001E1195">
      <w:r>
        <w:t>Hydrodynamic</w:t>
      </w:r>
      <w:r w:rsidRPr="00703BBA">
        <w:t xml:space="preserve"> conditions</w:t>
      </w:r>
      <w:r>
        <w:t xml:space="preserve"> control sediment dynamics both by </w:t>
      </w:r>
      <w:r w:rsidRPr="00703BBA">
        <w:t xml:space="preserve">flushing </w:t>
      </w:r>
      <w:r>
        <w:t xml:space="preserve">suspended </w:t>
      </w:r>
      <w:r w:rsidRPr="00703BBA">
        <w:t>sediment away from cor</w:t>
      </w:r>
      <w:r>
        <w:t xml:space="preserve">als before deposition, and </w:t>
      </w:r>
      <w:r w:rsidRPr="00703BBA">
        <w:t>resuspending and removing previously deposited</w:t>
      </w:r>
      <w:r>
        <w:t xml:space="preserve"> sedi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2",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Presto et al., 2006)" }, "properties" : { "noteIndex" : 0 }, "schema" : "https://github.com/citation-style-language/schema/raw/master/csl-citation.json" }</w:instrText>
      </w:r>
      <w:r>
        <w:fldChar w:fldCharType="separate"/>
      </w:r>
      <w:r w:rsidRPr="00532115">
        <w:rPr>
          <w:noProof/>
        </w:rPr>
        <w:t>(Hoitink and Hoekstra, 2003; Presto et al., 2006)</w:t>
      </w:r>
      <w:r>
        <w:fldChar w:fldCharType="end"/>
      </w:r>
      <w:r w:rsidRPr="00703BBA">
        <w:t>.</w:t>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532115">
        <w:rPr>
          <w:noProof/>
        </w:rPr>
        <w:t>(Ogston et al., 2004)</w:t>
      </w:r>
      <w:r>
        <w:fldChar w:fldCharType="end"/>
      </w:r>
      <w:r>
        <w:t>.</w:t>
      </w:r>
    </w:p>
    <w:p w14:paraId="1981C6AC" w14:textId="77777777" w:rsidR="001E1195" w:rsidRPr="0039795F" w:rsidRDefault="001E1195" w:rsidP="001E1195">
      <w:pPr>
        <w:rPr>
          <w:b/>
        </w:rPr>
      </w:pPr>
      <w:r w:rsidRPr="0039795F">
        <w:rPr>
          <w:b/>
        </w:rPr>
        <w:t>Sediment plume dynamics in Faga’alu</w:t>
      </w:r>
    </w:p>
    <w:p w14:paraId="22AF7EBE" w14:textId="77777777" w:rsidR="001E1195" w:rsidRDefault="001E1195" w:rsidP="001E1195">
      <w:pPr>
        <w:ind w:firstLine="576"/>
      </w:pPr>
      <w:r w:rsidRPr="00703BBA">
        <w:t>Following large or intense storm events, suspended sediment is discharged in</w:t>
      </w:r>
      <w:r>
        <w:t>to Faga’alu Bay and advected sea</w:t>
      </w:r>
      <w:r w:rsidRPr="00703BBA">
        <w:t>ward over the reef by momentum, in a thin surface layer of high suspended sediment concentration (SSC</w:t>
      </w:r>
      <w:commentRangeStart w:id="2"/>
      <w:commentRangeStart w:id="3"/>
      <w:r w:rsidRPr="00703BBA">
        <w:t>)(&gt;500mg/L</w:t>
      </w:r>
      <w:commentRangeEnd w:id="2"/>
      <w:r>
        <w:rPr>
          <w:rStyle w:val="CommentReference"/>
        </w:rPr>
        <w:commentReference w:id="2"/>
      </w:r>
      <w:commentRangeEnd w:id="3"/>
      <w:r>
        <w:rPr>
          <w:rStyle w:val="CommentReference"/>
        </w:rPr>
        <w:commentReference w:id="3"/>
      </w:r>
      <w:r w:rsidRPr="00703BBA">
        <w:t>)(</w:t>
      </w:r>
      <w:r>
        <w:fldChar w:fldCharType="begin"/>
      </w:r>
      <w:r>
        <w:instrText xml:space="preserve"> REF _Ref390325139 \h  \* MERGEFORMAT </w:instrText>
      </w:r>
      <w:r>
        <w:fldChar w:fldCharType="separate"/>
      </w:r>
      <w:r w:rsidRPr="00703BBA">
        <w:t xml:space="preserve">Figure </w:t>
      </w:r>
      <w:r>
        <w:rPr>
          <w:noProof/>
        </w:rPr>
        <w:t>3</w:t>
      </w:r>
      <w:r>
        <w:fldChar w:fldCharType="end"/>
      </w:r>
      <w:r w:rsidRPr="00703BBA">
        <w:t>). This sediment-rich layer</w:t>
      </w:r>
      <w:r>
        <w:t xml:space="preserve"> </w:t>
      </w:r>
      <w:commentRangeStart w:id="4"/>
      <w:r>
        <w:rPr>
          <w:rStyle w:val="CommentReference"/>
        </w:rPr>
        <w:commentReference w:id="5"/>
      </w:r>
      <w:commentRangeEnd w:id="4"/>
      <w:r>
        <w:rPr>
          <w:rStyle w:val="CommentReference"/>
        </w:rPr>
        <w:commentReference w:id="4"/>
      </w:r>
      <w:r w:rsidRPr="00703BBA">
        <w:t>attenuates photosynthetically active radiation (PAR</w:t>
      </w:r>
      <w:r>
        <w:t xml:space="preserve">; </w:t>
      </w:r>
      <w:r>
        <w:fldChar w:fldCharType="begin" w:fldLock="1"/>
      </w:r>
      <w:r>
        <w:instrText>ADDIN CSL_CITATION { "citationItems" : [ { "id" : "ITEM-1", "itemData" : { "DOI" : "10.1016/j.ecss.2007.08.023", "ISSN" : "02727714", "author" : [ { "dropping-particle" : "", "family" : "Piniak", "given" : "Gregory a.", "non-dropping-particle" : "", "parse-names" : false, "suffix" : "" }, { "dropping-particle" : "", "family" : "Storlazzi", "given" : "Curt D.", "non-dropping-particle" : "", "parse-names" : false, "suffix" : "" } ], "container-title" : "Estuarine, Coastal and Shelf Science", "id" : "ITEM-1", "issue" : "1", "issued" : { "date-parts" : [ [ "2008", "3" ] ] }, "page" : "56-64", "title" : "Diurnal variability in turbidity and coral fluorescence on a fringing reef flat: Southern Molokai, Hawaii", "type" : "article-journal", "volume" : "77" }, "uris" : [ "http://www.mendeley.com/documents/?uuid=5d938017-a7e9-46dc-b1fa-d01202cf56f5" ] } ], "mendeley" : { "previouslyFormattedCitation" : "(Piniak and Storlazzi, 2008)" }, "properties" : { "noteIndex" : 0 }, "schema" : "https://github.com/citation-style-language/schema/raw/master/csl-citation.json" }</w:instrText>
      </w:r>
      <w:r>
        <w:fldChar w:fldCharType="separate"/>
      </w:r>
      <w:r w:rsidRPr="00532115">
        <w:rPr>
          <w:noProof/>
        </w:rPr>
        <w:t>(Piniak and Storlazzi, 2008)</w:t>
      </w:r>
      <w:r>
        <w:fldChar w:fldCharType="end"/>
      </w:r>
      <w:r w:rsidRPr="00703BBA">
        <w:t>) and transports fine</w:t>
      </w:r>
      <w:r>
        <w:t>-grain</w:t>
      </w:r>
      <w:r w:rsidRPr="00703BBA">
        <w:t xml:space="preserve"> sediment over the reef where it can settle out of the water column and onto coral organisms. </w:t>
      </w:r>
      <w:commentRangeStart w:id="6"/>
      <w:r w:rsidRPr="00703BBA">
        <w:t xml:space="preserve">Although the hypopycnal surface plume is able to move counter to prevailing currents (upcurrent) by sliding over denser seawater, as sediment particles settle they are entrained in the prevailing current and transported accordingly </w:t>
      </w:r>
      <w:commentRangeEnd w:id="6"/>
      <w:r>
        <w:rPr>
          <w:rStyle w:val="CommentReference"/>
        </w:rPr>
        <w:commentReference w:id="6"/>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369CC">
        <w:rPr>
          <w:noProof/>
        </w:rPr>
        <w:t>(Wolanski et al., 2003)</w:t>
      </w:r>
      <w:r w:rsidRPr="00703BBA">
        <w:fldChar w:fldCharType="end"/>
      </w:r>
      <w:r w:rsidRPr="00703BBA">
        <w:t>. As flow velocities increase, residence time of the plume over the reef flat decreases, limiting time for small particles to settle out of the water column and controlling the sediment</w:t>
      </w:r>
      <w:r>
        <w:t xml:space="preserve"> accumul</w:t>
      </w:r>
      <w:r w:rsidRPr="00703BBA">
        <w:t>ation rate, even for the same concentration and</w:t>
      </w:r>
      <w:r>
        <w:t xml:space="preserve"> magnitude of different plumes. In general, field observations (</w:t>
      </w:r>
      <w:r>
        <w:fldChar w:fldCharType="begin"/>
      </w:r>
      <w:r>
        <w:instrText xml:space="preserve"> REF _Ref390325139 \h  \* MERGEFORMAT </w:instrText>
      </w:r>
      <w:r>
        <w:fldChar w:fldCharType="separate"/>
      </w:r>
      <w:r w:rsidRPr="00703BBA">
        <w:t xml:space="preserve">Figure </w:t>
      </w:r>
      <w:r>
        <w:rPr>
          <w:noProof/>
        </w:rPr>
        <w:t>3</w:t>
      </w:r>
      <w:r>
        <w:fldChar w:fldCharType="end"/>
      </w:r>
      <w:r>
        <w:t>) suggest the sediment plume following rain events is deflected north, limiting sedimentation on the southern reef, and focusing sediment stress on the northern reef.</w:t>
      </w:r>
    </w:p>
    <w:p w14:paraId="2EDD53B0" w14:textId="77777777" w:rsidR="0099078E" w:rsidRDefault="0099078E" w:rsidP="001E1195">
      <w:pPr>
        <w:ind w:firstLine="576"/>
      </w:pPr>
    </w:p>
    <w:p w14:paraId="419DF2B9" w14:textId="2FE63DCB" w:rsidR="001E1195" w:rsidRDefault="0099078E" w:rsidP="001E1195">
      <w:r>
        <w:t xml:space="preserve">GPS-tracked drifters have traditionally been used to characterize circulation in the deep or coastal ocean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Pr="00532115">
        <w:rPr>
          <w:noProof/>
        </w:rPr>
        <w:t>(Davis, 1991; Warrick et al., 2007)</w:t>
      </w:r>
      <w:r>
        <w:fldChar w:fldCharType="end"/>
      </w:r>
      <w:r>
        <w:t xml:space="preserve">, but less expensive, smaller GPS technology has recently made it possible to deploy many (n≥10) small drifters in nearshore environments to map flow patterns at finer spatiotemporal resolution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4",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4",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Austin and Atkinson, 2004; Johnson et al., 2003; MacMahan et al., 2010; Storlazzi et al., 2006a)" }, "properties" : { "noteIndex" : 0 }, "schema" : "https://github.com/citation-style-language/schema/raw/master/csl-citation.json" }</w:instrText>
      </w:r>
      <w:r>
        <w:fldChar w:fldCharType="separate"/>
      </w:r>
      <w:r w:rsidRPr="00532115">
        <w:rPr>
          <w:noProof/>
        </w:rPr>
        <w:t>(Austin and Atkinson, 2004; Johnson et al., 2003; MacMahan et al., 2010; Storlazzi et al., 2006a)</w:t>
      </w:r>
      <w:r>
        <w:fldChar w:fldCharType="end"/>
      </w:r>
      <w:r>
        <w:t>.</w:t>
      </w:r>
    </w:p>
    <w:p w14:paraId="637589C8" w14:textId="77777777" w:rsidR="00EC3516" w:rsidRDefault="00EC3516" w:rsidP="001E1195">
      <w:bookmarkStart w:id="7" w:name="_GoBack"/>
      <w:bookmarkEnd w:id="7"/>
      <w:r>
        <w:t>Lagrangian current velocity data from five GPS-logging drifters was collected over 30 deployments during two months, coinciding with</w:t>
      </w:r>
      <w:r w:rsidRPr="008554A4">
        <w:t xml:space="preserve"> </w:t>
      </w:r>
      <w:r>
        <w:t xml:space="preserve">Eulerian current velocity data from three Acoustic Doppler Current Profilers (ADCP) collected for one week. Drifter deployments typically lasted 1-2 hours.  </w:t>
      </w:r>
    </w:p>
    <w:p w14:paraId="46AB239B" w14:textId="77777777" w:rsidR="008456A2" w:rsidRDefault="008456A2" w:rsidP="001E1195"/>
    <w:p w14:paraId="4729E225" w14:textId="77777777" w:rsidR="008456A2" w:rsidRPr="00703BBA" w:rsidRDefault="008456A2" w:rsidP="008456A2">
      <w:pPr>
        <w:ind w:firstLine="576"/>
      </w:pPr>
      <w:r>
        <w:t xml:space="preserve">It is hypothesized that under low wave </w:t>
      </w:r>
      <w:r w:rsidRPr="00703BBA">
        <w:t xml:space="preserve">conditions, mean flow directions are more variable and mean </w:t>
      </w:r>
      <w:r>
        <w:t>flow speeds are lower. Under high wave</w:t>
      </w:r>
      <w:r w:rsidRPr="00703BBA">
        <w:t xml:space="preserve"> conditions, mean flow patterns are</w:t>
      </w:r>
      <w:r>
        <w:t xml:space="preserve"> more coherent in a single direction at a given point and mean flow speeds are great</w:t>
      </w:r>
      <w:r w:rsidRPr="00703BBA">
        <w:t xml:space="preserve">er. Flow patterns are less variable near the reef crest, and more variable on the reef flat, especially the northern reef flat. </w:t>
      </w:r>
      <w:r>
        <w:t xml:space="preserve">These hypotheses will be tested by variance ellipses calculated from spatially binned ADCP and drifter data, categorized by end-member forcing condition. </w:t>
      </w:r>
    </w:p>
    <w:p w14:paraId="2CD58461" w14:textId="77777777" w:rsidR="008456A2" w:rsidRDefault="008456A2" w:rsidP="008456A2">
      <w:pPr>
        <w:ind w:firstLine="432"/>
      </w:pPr>
      <w:r>
        <w:lastRenderedPageBreak/>
        <w:t>It is hypothesized that r</w:t>
      </w:r>
      <w:r w:rsidRPr="00703BBA">
        <w:t>esidence time of water over the northern reef will be longer than over the southern reef</w:t>
      </w:r>
      <w:r>
        <w:t>, despite the much smaller area of the northern reef, because wave exposure and resulting flow speeds are lower</w:t>
      </w:r>
      <w:r w:rsidRPr="00703BBA">
        <w:t>.</w:t>
      </w:r>
      <w:r>
        <w:t xml:space="preserve"> This hypothesis will be tested by averaging residence time in each 10m x 10m bin over the north and south reefs under end-member conditions, and comparing their relationships with wave-, wind-, and tide-forcing.</w:t>
      </w:r>
    </w:p>
    <w:p w14:paraId="2E81DDE2" w14:textId="5C09951C" w:rsidR="008456A2" w:rsidRDefault="008456A2" w:rsidP="001E1195">
      <w:r>
        <w:t>C</w:t>
      </w:r>
      <w:r w:rsidRPr="00A83D6B">
        <w:t xml:space="preserve">oral stress and mortality </w:t>
      </w:r>
      <w:r>
        <w:t xml:space="preserve">resulting </w:t>
      </w:r>
      <w:r w:rsidRPr="00A83D6B">
        <w:t>from sediment</w:t>
      </w:r>
      <w:r>
        <w:t xml:space="preserve"> in the water column and sediment deposition</w:t>
      </w:r>
      <w:r w:rsidRPr="00A83D6B">
        <w:t xml:space="preserve"> is a complex process depending on hydrodynamics, sediment biogeochemistry, coral morphology</w:t>
      </w:r>
      <w:r>
        <w:t>,</w:t>
      </w:r>
      <w:r w:rsidRPr="00A83D6B">
        <w:t xml:space="preserve"> and</w:t>
      </w:r>
      <w:r>
        <w:t xml:space="preserve"> coral</w:t>
      </w:r>
      <w:r w:rsidRPr="00A83D6B">
        <w:t xml:space="preserve"> physiology</w:t>
      </w:r>
      <w:r>
        <w:t xml:space="preserve"> </w:t>
      </w:r>
      <w:r>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fldChar w:fldCharType="separate"/>
      </w:r>
      <w:r w:rsidRPr="004867E7">
        <w:rPr>
          <w:noProof/>
        </w:rPr>
        <w:t>(Fabricius, 2005; Weber et al., 2012)</w:t>
      </w:r>
      <w:r>
        <w:fldChar w:fldCharType="end"/>
      </w:r>
      <w:r w:rsidRPr="00A83D6B">
        <w:t xml:space="preserve">, making it difficult to quantify </w:t>
      </w:r>
      <w:r>
        <w:t>coral stress caused by sediment using biological monitoring strategies alone.</w:t>
      </w:r>
    </w:p>
    <w:p w14:paraId="46B4FA3A" w14:textId="27F05DCF" w:rsidR="008456A2" w:rsidRDefault="008456A2" w:rsidP="001E1195">
      <w:r>
        <w:t>This research focuses on understanding how the temporal and spatial distribution of sediment deposition on the reef is controlled by terrigenous sediment loading and oceanic conditions. Future research can relate the measured sediment deposition to coral health</w:t>
      </w:r>
      <w:r w:rsidRPr="00A83D6B">
        <w:t>.</w:t>
      </w:r>
    </w:p>
    <w:p w14:paraId="6BCBE196" w14:textId="77777777" w:rsidR="008456A2" w:rsidRDefault="008456A2" w:rsidP="001E1195"/>
    <w:p w14:paraId="079A154E" w14:textId="3D3014B2" w:rsidR="008456A2" w:rsidRDefault="008456A2" w:rsidP="001E1195">
      <w:r>
        <w:t xml:space="preserve">Depending on the interacting hydrodynamic processes on the reef, increased terrigenous sediment supply to an embayment can increase sediment deposition on coral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4867E7">
        <w:rPr>
          <w:noProof/>
        </w:rPr>
        <w:t>(Draut et al., 2009)</w:t>
      </w:r>
      <w:r>
        <w:fldChar w:fldCharType="end"/>
      </w:r>
      <w:r>
        <w:t xml:space="preserve">, or have no effect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Pr="00532115">
        <w:rPr>
          <w:noProof/>
        </w:rPr>
        <w:t>(Hoitink and Hoekstra, 2003)</w:t>
      </w:r>
      <w:r>
        <w:fldChar w:fldCharType="end"/>
      </w:r>
      <w:r>
        <w:t>.</w:t>
      </w:r>
    </w:p>
    <w:p w14:paraId="2BDD8746" w14:textId="77777777" w:rsidR="008456A2" w:rsidRDefault="008456A2" w:rsidP="001E1195"/>
    <w:p w14:paraId="1C868BBD" w14:textId="77777777" w:rsidR="008456A2" w:rsidRDefault="008456A2" w:rsidP="008456A2">
      <w:pPr>
        <w:ind w:firstLine="576"/>
      </w:pPr>
      <w:r>
        <w:t xml:space="preserve">Wave energy from remotely generated surface gravity waves or local wind-driven waves is typically limited on shallow reef flats, but can cause high orbital velocities or combine with current velocities </w:t>
      </w:r>
      <w:r>
        <w:fldChar w:fldCharType="begin" w:fldLock="1"/>
      </w:r>
      <w: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C00AD9">
        <w:rPr>
          <w:noProof/>
        </w:rPr>
        <w:t>(Ogston et al., 2004)</w:t>
      </w:r>
      <w:r>
        <w:fldChar w:fldCharType="end"/>
      </w:r>
      <w:r>
        <w:t xml:space="preserve"> to resuspend and flush previously deposited sediment. </w:t>
      </w:r>
    </w:p>
    <w:p w14:paraId="72CD32A3" w14:textId="77777777" w:rsidR="008456A2" w:rsidRPr="00795B34" w:rsidRDefault="008456A2" w:rsidP="008456A2">
      <w:pPr>
        <w:ind w:firstLine="576"/>
        <w:rPr>
          <w:rFonts w:ascii="Cambria" w:hAnsi="Cambria"/>
        </w:rPr>
      </w:pPr>
    </w:p>
    <w:p w14:paraId="7C8B930D" w14:textId="77777777" w:rsidR="004D17BD" w:rsidRDefault="004D17BD" w:rsidP="004D17BD">
      <w:pPr>
        <w:ind w:firstLine="576"/>
      </w:pPr>
      <w:r>
        <w:t xml:space="preserve">Many studies have measured sediment deposition in coral reefs but few have developed an integrated understanding of the temporal interaction of flood-supplied sediment, water circulation patterns, and the resulting deposition on corals. </w:t>
      </w:r>
      <w:r w:rsidR="008456A2">
        <w:t xml:space="preserve">The studies that have integrated terrestrial and marine sediment dynamics  were limited by a small number of flood events in a drier area </w:t>
      </w:r>
      <w:r w:rsidR="008456A2">
        <w:fldChar w:fldCharType="begin" w:fldLock="1"/>
      </w:r>
      <w:r w:rsidR="008456A2">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rsidR="008456A2">
        <w:fldChar w:fldCharType="separate"/>
      </w:r>
      <w:r w:rsidR="008456A2" w:rsidRPr="00430F4E">
        <w:rPr>
          <w:noProof/>
        </w:rPr>
        <w:t>(Ogston et al., 2004)</w:t>
      </w:r>
      <w:r w:rsidR="008456A2">
        <w:fldChar w:fldCharType="end"/>
      </w:r>
      <w:r w:rsidR="008456A2">
        <w:t xml:space="preserve">, shorter sampling times </w:t>
      </w:r>
      <w:r w:rsidR="008456A2">
        <w:fldChar w:fldCharType="begin" w:fldLock="1"/>
      </w:r>
      <w:r w:rsidR="008456A2">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rsidR="008456A2">
        <w:fldChar w:fldCharType="separate"/>
      </w:r>
      <w:r w:rsidR="008456A2" w:rsidRPr="00332836">
        <w:rPr>
          <w:noProof/>
        </w:rPr>
        <w:t>(Wolanski et al., 2005, 2003)</w:t>
      </w:r>
      <w:r w:rsidR="008456A2">
        <w:fldChar w:fldCharType="end"/>
      </w:r>
      <w:r w:rsidR="008456A2">
        <w:t xml:space="preserve">, or focused on larger areas with more complex geochemistry and forcing </w:t>
      </w:r>
      <w:r w:rsidR="008456A2">
        <w:fldChar w:fldCharType="begin" w:fldLock="1"/>
      </w:r>
      <w:r w:rsidR="008456A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008456A2">
        <w:fldChar w:fldCharType="separate"/>
      </w:r>
      <w:r w:rsidR="008456A2" w:rsidRPr="00430F4E">
        <w:rPr>
          <w:noProof/>
        </w:rPr>
        <w:t>(Draut et al., 2009; Storlazzi et al., 2009)</w:t>
      </w:r>
      <w:r w:rsidR="008456A2">
        <w:fldChar w:fldCharType="end"/>
      </w:r>
      <w:r w:rsidR="008456A2">
        <w:t xml:space="preserve">. Other studies have focused on only the tropical wet season when deposition is highest, and neglected investigating the important dynamics of potential sediment removal and flushing during the dry season </w:t>
      </w:r>
      <w:r w:rsidR="008456A2">
        <w:fldChar w:fldCharType="begin" w:fldLock="1"/>
      </w:r>
      <w:r w:rsidR="008456A2">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8456A2">
        <w:fldChar w:fldCharType="separate"/>
      </w:r>
      <w:r w:rsidR="008456A2" w:rsidRPr="00C9520D">
        <w:rPr>
          <w:noProof/>
        </w:rPr>
        <w:t>(Muzuka et al., 2010; Victor et al., 2006)</w:t>
      </w:r>
      <w:r w:rsidR="008456A2">
        <w:fldChar w:fldCharType="end"/>
      </w:r>
      <w:r w:rsidR="008456A2">
        <w:t>.</w:t>
      </w:r>
      <w:r>
        <w:t xml:space="preserve"> This research complements these other studies by focusing on high spatial density sampling of a small area over a full year to investigate temporal and spatial distributions of sediment accumulation.</w:t>
      </w:r>
    </w:p>
    <w:p w14:paraId="6C9B4A84" w14:textId="60857FFA" w:rsidR="008456A2" w:rsidRDefault="008456A2" w:rsidP="001E1195"/>
    <w:p w14:paraId="0D5EB9AD" w14:textId="0605E9EF" w:rsidR="004D17BD" w:rsidRDefault="004D17BD" w:rsidP="001E1195">
      <w:r>
        <w:t xml:space="preserve">Much research has focused on correlating coral health metrics like percent coral cover with sediment metrics like turbidity in the water column </w:t>
      </w:r>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fldChar w:fldCharType="separate"/>
      </w:r>
      <w:r w:rsidRPr="003C3570">
        <w:rPr>
          <w:noProof/>
        </w:rPr>
        <w:t>(Fabricius et al., 2012)</w:t>
      </w:r>
      <w:r>
        <w:fldChar w:fldCharType="end"/>
      </w:r>
      <w:r>
        <w:t xml:space="preserve"> or sediment accumulation on the reef or in traps (measured as mass per area per time)</w:t>
      </w:r>
      <w:r>
        <w:fldChar w:fldCharType="begin" w:fldLock="1"/>
      </w:r>
      <w:r>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Muzuka et al., 2010; Presto et al., 2006)" }, "properties" : { "noteIndex" : 0 }, "schema" : "https://github.com/citation-style-language/schema/raw/master/csl-citation.json" }</w:instrText>
      </w:r>
      <w:r>
        <w:fldChar w:fldCharType="separate"/>
      </w:r>
      <w:r w:rsidRPr="008245E9">
        <w:rPr>
          <w:noProof/>
        </w:rPr>
        <w:t>(Muzuka et al., 2010; Presto et al., 2006)</w:t>
      </w:r>
      <w:r>
        <w:fldChar w:fldCharType="end"/>
      </w:r>
      <w:r>
        <w:t>.</w:t>
      </w:r>
    </w:p>
    <w:p w14:paraId="2418CE55" w14:textId="77777777" w:rsidR="004D17BD" w:rsidRDefault="004D17BD" w:rsidP="001E1195"/>
    <w:p w14:paraId="17CC3197" w14:textId="77777777" w:rsidR="004D17BD" w:rsidRDefault="004D17BD" w:rsidP="004D17BD">
      <w:pPr>
        <w:ind w:firstLine="576"/>
      </w:pPr>
      <w:r>
        <w:t xml:space="preserve">In the study location (American Samoa), the wet season (Nov-Apr) is associated with increased sediment loading from the watershed, light or absent trade winds and relatively low wave heights, while </w:t>
      </w:r>
      <w:r>
        <w:lastRenderedPageBreak/>
        <w:t>the dry season (April-Oct) has decreased sediment loading, stronger trade winds and larger swell heights (</w:t>
      </w:r>
      <w:r>
        <w:fldChar w:fldCharType="begin"/>
      </w:r>
      <w:r>
        <w:instrText xml:space="preserve"> REF _Ref392761064 \h </w:instrText>
      </w:r>
      <w:r>
        <w:fldChar w:fldCharType="separate"/>
      </w:r>
      <w:r>
        <w:t xml:space="preserve">Figure </w:t>
      </w:r>
      <w:r>
        <w:rPr>
          <w:noProof/>
        </w:rPr>
        <w:t>9</w:t>
      </w:r>
      <w:r>
        <w:fldChar w:fldCharType="end"/>
      </w:r>
      <w:r>
        <w:t>). Current measurements and field observations suggest that there is a consistent hydrodynamic pattern, where ocean water is pumped over the southern reef crest by breaking waves, driving clockwise flow over the reef (</w:t>
      </w:r>
      <w:r>
        <w:fldChar w:fldCharType="begin"/>
      </w:r>
      <w:r>
        <w:instrText xml:space="preserve"> REF _Ref392134749 \h  \* MERGEFORMAT </w:instrText>
      </w:r>
      <w:r>
        <w:fldChar w:fldCharType="separate"/>
      </w:r>
      <w:r>
        <w:t xml:space="preserve">Figure </w:t>
      </w:r>
      <w:r>
        <w:rPr>
          <w:noProof/>
        </w:rPr>
        <w:t>4</w:t>
      </w:r>
      <w:r>
        <w:fldChar w:fldCharType="end"/>
      </w:r>
      <w:r>
        <w:t>) that protects the southern reef from the sediment plume, and deflects the sediment plume over the northern reef.</w:t>
      </w:r>
    </w:p>
    <w:p w14:paraId="66B062D3" w14:textId="416A14EC" w:rsidR="004D17BD" w:rsidRDefault="00451B54" w:rsidP="001E1195">
      <w:r>
        <w:t>This model is used to test hypotheses about temporal and spatial distributions of sediment accumulation, and provide a baseline for measuring the effectiveness of sediment mitigation activities in the watershed.</w:t>
      </w:r>
    </w:p>
    <w:p w14:paraId="09D37A29" w14:textId="77777777" w:rsidR="00451B54" w:rsidRDefault="00451B54" w:rsidP="001E1195"/>
    <w:p w14:paraId="19BEC018" w14:textId="77777777" w:rsidR="00451B54" w:rsidRPr="00C615DF" w:rsidRDefault="00451B54" w:rsidP="00451B54">
      <w:pPr>
        <w:rPr>
          <w:b/>
        </w:rPr>
      </w:pPr>
      <w:r>
        <w:rPr>
          <w:b/>
        </w:rPr>
        <w:t xml:space="preserve">Hypothesized </w:t>
      </w:r>
      <w:r w:rsidRPr="005D725B">
        <w:rPr>
          <w:b/>
        </w:rPr>
        <w:t>interaction</w:t>
      </w:r>
      <w:r>
        <w:rPr>
          <w:b/>
        </w:rPr>
        <w:t>s</w:t>
      </w:r>
      <w:r w:rsidRPr="005D725B">
        <w:rPr>
          <w:b/>
        </w:rPr>
        <w:t xml:space="preserve"> of water</w:t>
      </w:r>
      <w:r>
        <w:rPr>
          <w:b/>
        </w:rPr>
        <w:t>shed and hydrodynamic processes</w:t>
      </w:r>
    </w:p>
    <w:p w14:paraId="45DC13E9" w14:textId="77777777" w:rsidR="00451B54" w:rsidRDefault="00451B54" w:rsidP="00451B54">
      <w:pPr>
        <w:ind w:firstLine="576"/>
      </w:pPr>
      <w:r>
        <w:t xml:space="preserve">Hypothesis 3.1:   Terrigenous sediment deposition will be highest, and marine-derived deposition lowest in the wet season, when rainfall events and watershed sediment inputs co-occur with light offshore winds and quiescent ocean conditions. In the dry season, stronger, onshore trade winds and higher average swell heights will decrease rates of terrigenous sediment deposition and shorten residence times, but will increase resuspension and deposition of marine-derived carbonate sediment compared to the wet season. </w:t>
      </w:r>
    </w:p>
    <w:p w14:paraId="26F4BE84" w14:textId="77777777" w:rsidR="00451B54" w:rsidRDefault="00451B54" w:rsidP="00451B54">
      <w:pPr>
        <w:ind w:firstLine="576"/>
      </w:pPr>
      <w:r>
        <w:tab/>
        <w:t xml:space="preserve">Hypothesis 3.2:  The spatial distribution of sediment accumulation will be controlled by the velocity of water circulation over the reef flat, and the distance from the point of sediment discharge (stream mouth). </w:t>
      </w:r>
    </w:p>
    <w:p w14:paraId="163DA4DF" w14:textId="77777777" w:rsidR="00451B54" w:rsidRDefault="00451B54" w:rsidP="00451B54">
      <w:pPr>
        <w:ind w:firstLine="576"/>
      </w:pPr>
      <w:r>
        <w:t>Hypothesis 3.3.  The relative importance of watershed and hydrodynamic controls on the temporal variability of sediment accumulation will differ by location in the bay, with more hydrodynamic control at the sites further from the stream that are not exposed to watershed inputs, and greater importance of watershed inputs in the parts of the reef closer to the stream.</w:t>
      </w:r>
    </w:p>
    <w:p w14:paraId="55EACD76" w14:textId="77777777" w:rsidR="00451B54" w:rsidRDefault="00451B54" w:rsidP="00451B54">
      <w:pPr>
        <w:ind w:firstLine="576"/>
      </w:pPr>
      <w:r>
        <w:t>These hypotheses will be tested with measurements of sediment loading from the watershed, accumulation and composition of sediment in traps on the reef, and oceanic and meteorological conditions. The impact of watershed inputs and water circulation will be assessed with statistically-based mathematical models.</w:t>
      </w:r>
    </w:p>
    <w:p w14:paraId="11022128" w14:textId="77777777" w:rsidR="00451B54" w:rsidRDefault="00451B54" w:rsidP="001E1195"/>
    <w:p w14:paraId="340BA8D8" w14:textId="3E592808" w:rsidR="00451B54" w:rsidRDefault="00451B54" w:rsidP="001E1195">
      <w:pPr>
        <w:rPr>
          <w:rFonts w:ascii="Calibri" w:hAnsi="Calibri"/>
          <w:color w:val="000000"/>
        </w:rPr>
      </w:pPr>
      <w:r>
        <w:t xml:space="preserve">Approaches to measuring sediment impacts on coral health have included monitoring SSC or T in the water column </w:t>
      </w:r>
      <w:r>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SC</w:t>
      </w:r>
      <w:r>
        <w:rPr>
          <w:rFonts w:ascii="Calibri" w:hAnsi="Calibri"/>
          <w:color w:val="000000"/>
        </w:rPr>
        <w:t xml:space="preserve"> can be increased by resuspension of nearby sediment and/or advection from another area, and does not necessarily cause sediment deposition. Geochemical methods </w:t>
      </w:r>
      <w:r>
        <w:rPr>
          <w:rFonts w:ascii="Calibri" w:hAnsi="Calibri"/>
          <w:color w:val="000000"/>
        </w:rPr>
        <w:fldChar w:fldCharType="begin" w:fldLock="1"/>
      </w:r>
      <w:r>
        <w:rPr>
          <w:rFonts w:ascii="Calibri" w:hAnsi="Calibri"/>
          <w:color w:val="000000"/>
        </w:rP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rPr>
          <w:rFonts w:ascii="Calibri" w:hAnsi="Calibri"/>
          <w:color w:val="000000"/>
        </w:rPr>
        <w:fldChar w:fldCharType="separate"/>
      </w:r>
      <w:r w:rsidRPr="00551098">
        <w:rPr>
          <w:rFonts w:ascii="Calibri" w:hAnsi="Calibri"/>
          <w:noProof/>
          <w:color w:val="000000"/>
        </w:rPr>
        <w:t>(Takesue et al., 2009)</w:t>
      </w:r>
      <w:r>
        <w:rPr>
          <w:rFonts w:ascii="Calibri" w:hAnsi="Calibri"/>
          <w:color w:val="000000"/>
        </w:rPr>
        <w:fldChar w:fldCharType="end"/>
      </w:r>
      <w:r>
        <w:rPr>
          <w:rFonts w:ascii="Calibri" w:hAnsi="Calibri"/>
          <w:color w:val="000000"/>
        </w:rPr>
        <w:t xml:space="preserve">, sometimes in conjunction with coral skeleton analysis </w:t>
      </w:r>
      <w:r>
        <w:rPr>
          <w:rFonts w:ascii="Calibri" w:hAnsi="Calibri"/>
          <w:color w:val="000000"/>
        </w:rPr>
        <w:fldChar w:fldCharType="begin" w:fldLock="1"/>
      </w:r>
      <w:r>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w:t>
      </w:r>
    </w:p>
    <w:p w14:paraId="60DE9E1E" w14:textId="5764D12B" w:rsidR="00451B54" w:rsidRDefault="00451B54" w:rsidP="001E1195">
      <w:r>
        <w:t xml:space="preserve">Since tube traps slow the water column and prevent resuspension, they can effectively trap sediment that would have been advected through the area without being deposited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B93519">
        <w:rPr>
          <w:noProof/>
        </w:rPr>
        <w:t>(Storlazzi et al., 2011)</w:t>
      </w:r>
      <w:r>
        <w:fldChar w:fldCharType="end"/>
      </w:r>
      <w:r>
        <w:t>.</w:t>
      </w:r>
    </w:p>
    <w:p w14:paraId="6F3E8CC9" w14:textId="77777777" w:rsidR="00F67BBA" w:rsidRPr="00703057" w:rsidRDefault="00F67BBA" w:rsidP="00F67BBA">
      <w:pPr>
        <w:pStyle w:val="Heading3"/>
        <w:ind w:left="720" w:hanging="720"/>
        <w:rPr>
          <w:rFonts w:asciiTheme="minorHAnsi" w:hAnsiTheme="minorHAnsi"/>
        </w:rPr>
      </w:pPr>
      <w:bookmarkStart w:id="8" w:name="_Toc389207943"/>
      <w:r w:rsidRPr="00703BBA">
        <w:rPr>
          <w:rFonts w:asciiTheme="minorHAnsi" w:hAnsiTheme="minorHAnsi"/>
        </w:rPr>
        <w:lastRenderedPageBreak/>
        <w:t xml:space="preserve">Sediment </w:t>
      </w:r>
      <w:bookmarkEnd w:id="8"/>
      <w:r>
        <w:rPr>
          <w:rFonts w:asciiTheme="minorHAnsi" w:hAnsiTheme="minorHAnsi"/>
        </w:rPr>
        <w:t>composition and particle size</w:t>
      </w:r>
    </w:p>
    <w:p w14:paraId="4DABE26C" w14:textId="77777777" w:rsidR="00F67BBA" w:rsidRPr="00703BBA" w:rsidRDefault="00F67BBA" w:rsidP="00F67BBA">
      <w:pPr>
        <w:ind w:firstLine="720"/>
      </w:pPr>
      <w:r>
        <w:t>Sediment samples collected in tubes and SedPods are wet sieved to separate the rinse salt from the sample and assess particle size. The samples are dried and weighed to determine bulk sediment accumulation before being shipped to SDSU to c</w:t>
      </w:r>
      <w:r w:rsidRPr="00703BBA">
        <w:t xml:space="preserve">haracterize the geochemical composition </w:t>
      </w:r>
      <w:r>
        <w:t>(</w:t>
      </w:r>
      <w:r w:rsidRPr="00703BBA">
        <w:t>percent terrigenous, carbonate and organic</w:t>
      </w:r>
      <w:r>
        <w:t>)</w:t>
      </w:r>
      <w:r w:rsidRPr="00703BBA">
        <w:t xml:space="preserve"> using Loss on Ignition (LOI) method</w:t>
      </w:r>
      <w:r>
        <w:t xml:space="preserve"> </w:t>
      </w:r>
      <w:r>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fldChar w:fldCharType="separate"/>
      </w:r>
      <w:r w:rsidRPr="00532115">
        <w:rPr>
          <w:noProof/>
        </w:rPr>
        <w:t>(Heiri et al., 2001; Santisteban et al., 2004)</w:t>
      </w:r>
      <w:r>
        <w:fldChar w:fldCharType="end"/>
      </w:r>
      <w:r w:rsidRPr="00703BBA">
        <w:t>. The LOI method uses a muffler furnace that can s</w:t>
      </w:r>
      <w:r>
        <w:t>ustain 950 C for several hours to combust and remove organic, then carbonate material, leaving only terrigenous residue.</w:t>
      </w:r>
      <w:r w:rsidRPr="00703BBA">
        <w:t xml:space="preserve"> </w:t>
      </w:r>
      <w:r>
        <w:t xml:space="preserve">All carbonate sediment is assumed to be reef derived, all non-carbonate is assumed to be terrigenous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Pr="00703BBA">
        <w:t>See QAPP 3.5.</w:t>
      </w:r>
      <w:r>
        <w:t xml:space="preserve"> </w:t>
      </w:r>
      <w:r w:rsidRPr="00703BBA">
        <w:t>The particle size distributio</w:t>
      </w:r>
      <w:r>
        <w:t xml:space="preserve">n </w:t>
      </w:r>
      <w:r w:rsidRPr="00703BBA">
        <w:t xml:space="preserve">and geochemical composition of sediment collected in traps may differ from sediment that accumulates on the reef, so sediments in the immediate area of the trap </w:t>
      </w:r>
      <w:r>
        <w:t>are</w:t>
      </w:r>
      <w:r w:rsidRPr="00703BBA">
        <w:t xml:space="preserve"> sampled. See QAPP 2.2.11.5.</w:t>
      </w:r>
    </w:p>
    <w:p w14:paraId="64FDF4F5" w14:textId="1F83897A" w:rsidR="00451B54" w:rsidRDefault="00F67BBA" w:rsidP="001E1195">
      <w:r>
        <w:t xml:space="preserve">Current conservation models typically use the distance from the river mouth or other point source to assess pollution risk to coral reef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Doheny", "given" : "Brandon", "non-dropping-particle" : "", "parse-names" : false, "suffix" : "" }, { "dropping-particle" : "", "family" : "Maher", "given" : "Katy", "non-dropping-particle" : "", "parse-names" : false, "suffix" : "" }, { "dropping-particle" : "", "family" : "Minks", "given" : "Andrew", "non-dropping-particle" : "", "parse-names" : false, "suffix" : "" }, { "dropping-particle" : "", "family" : "Rude", "given" : "Jeremy", "non-dropping-particle" : "", "parse-names" : false, "suffix" : "" }, { "dropping-particle" : "", "family" : "Tyner, MarleneDunne", "given" : "Thomas", "non-dropping-particle" : "", "parse-names" : false, "suffix" : "" } ], "id" : "ITEM-2", "issued" : { "date-parts" : [ [ "2013" ] ] }, "publisher" : "University of California, Santa Barbara", "title" : "Ridge to Reef: Land Use, Sedimentation, and Marine Resource Vulnerability in Raja Ampat, Indonesia", "type" : "thesis" }, "uris" : [ "http://www.mendeley.com/documents/?uuid=a82d11f4-13c7-49cd-8366-638448283a60" ] } ], "mendeley" : { "previouslyFormattedCitation" : "(Doheny et al., 2013; Klein et al., 2012)" }, "properties" : { "noteIndex" : 0 }, "schema" : "https://github.com/citation-style-language/schema/raw/master/csl-citation.json" }</w:instrText>
      </w:r>
      <w:r>
        <w:fldChar w:fldCharType="separate"/>
      </w:r>
      <w:r w:rsidRPr="00B3536B">
        <w:rPr>
          <w:noProof/>
        </w:rPr>
        <w:t>(Doheny et al., 2013; Klein et al., 2012)</w:t>
      </w:r>
      <w:r>
        <w:fldChar w:fldCharType="end"/>
      </w:r>
      <w:r>
        <w:t xml:space="preserve">, but wave and wind-driven flow over the reef can deflect suspended sediment away from coral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fldChar w:fldCharType="separate"/>
      </w:r>
      <w:r w:rsidRPr="00532115">
        <w:rPr>
          <w:noProof/>
        </w:rPr>
        <w:t>(Hoitink and Hoekstra, 2003)</w:t>
      </w:r>
      <w:r>
        <w:fldChar w:fldCharType="end"/>
      </w:r>
      <w:r>
        <w:t xml:space="preserve"> or focus impacts on small areas of reef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8245E9">
        <w:rPr>
          <w:noProof/>
        </w:rPr>
        <w:t>(Presto et al., 2006)</w:t>
      </w:r>
      <w:r>
        <w:fldChar w:fldCharType="end"/>
      </w:r>
      <w:r>
        <w:t>.</w:t>
      </w:r>
    </w:p>
    <w:p w14:paraId="0F233014" w14:textId="77777777" w:rsidR="00D544ED" w:rsidRDefault="00D544ED" w:rsidP="001E1195"/>
    <w:p w14:paraId="708AAE01" w14:textId="77777777" w:rsidR="00D544ED" w:rsidRDefault="00D544ED" w:rsidP="00D544ED">
      <w:pPr>
        <w:ind w:firstLine="576"/>
      </w:pPr>
      <w:r>
        <w:t xml:space="preserve">Drifter designs typically involve the use of a suspended drogue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Pr="00532115">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14:paraId="53F81D58" w14:textId="2D696B1F" w:rsidR="00D544ED" w:rsidRPr="001E1195" w:rsidRDefault="00D544ED" w:rsidP="001E1195">
      <w:r w:rsidRPr="00703BBA">
        <w:t>Five drifters were designed and constructed on-island, from PVC tubing and plastic sheeting, with a small waterproof housing for the GPS recorder (HOLUX M1000), and a float collar to maintain upright orientation</w:t>
      </w:r>
    </w:p>
    <w:sectPr w:rsidR="00D544ED" w:rsidRPr="001E11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eography" w:date="2014-06-09T11:16:00Z" w:initials="G">
    <w:p w14:paraId="60AB303E" w14:textId="77777777" w:rsidR="00CE44B7" w:rsidRDefault="00CE44B7" w:rsidP="00CE44B7">
      <w:pPr>
        <w:pStyle w:val="CommentText"/>
      </w:pPr>
      <w:r>
        <w:rPr>
          <w:rStyle w:val="CommentReference"/>
        </w:rPr>
        <w:annotationRef/>
      </w:r>
      <w:r>
        <w:t>Did these studies also quantify loading from the watershed?  Interaction with ocean dynamics?</w:t>
      </w:r>
    </w:p>
  </w:comment>
  <w:comment w:id="1" w:author="Alex Messina" w:date="2014-06-09T11:49:00Z" w:initials="AM">
    <w:p w14:paraId="22669424" w14:textId="77777777" w:rsidR="00CE44B7" w:rsidRDefault="00CE44B7" w:rsidP="00CE44B7">
      <w:pPr>
        <w:pStyle w:val="CommentText"/>
      </w:pPr>
      <w:r>
        <w:rPr>
          <w:rStyle w:val="CommentReference"/>
        </w:rPr>
        <w:annotationRef/>
      </w:r>
      <w:r>
        <w:t>Presto looked at how ocean dynamics disperse sediment (spatiotemporal flow-driven dispersal)</w:t>
      </w:r>
    </w:p>
    <w:p w14:paraId="544DE5D8" w14:textId="77777777" w:rsidR="00CE44B7" w:rsidRDefault="00CE44B7" w:rsidP="00CE44B7">
      <w:pPr>
        <w:pStyle w:val="CommentText"/>
      </w:pPr>
      <w:r>
        <w:t>Storlazzi correlated river floods and hydrodynamic patterns with sedimentation rates and residence time</w:t>
      </w:r>
    </w:p>
    <w:p w14:paraId="4B777539" w14:textId="77777777" w:rsidR="00CE44B7" w:rsidRDefault="00CE44B7" w:rsidP="00CE44B7">
      <w:pPr>
        <w:pStyle w:val="CommentText"/>
      </w:pPr>
      <w:r>
        <w:t>Wolanski did a sediment budget of the reef based on hydrodynamic flow</w:t>
      </w:r>
    </w:p>
    <w:p w14:paraId="40D8D8CF" w14:textId="77777777" w:rsidR="00CE44B7" w:rsidRDefault="00CE44B7" w:rsidP="00CE44B7">
      <w:pPr>
        <w:pStyle w:val="CommentText"/>
      </w:pPr>
      <w:r>
        <w:t>Fabricius correlated turbidity with sedimentation on the reef</w:t>
      </w:r>
    </w:p>
    <w:p w14:paraId="5A025384" w14:textId="77777777" w:rsidR="00CE44B7" w:rsidRDefault="00CE44B7" w:rsidP="00CE44B7">
      <w:pPr>
        <w:pStyle w:val="CommentText"/>
      </w:pPr>
      <w:r>
        <w:t>…</w:t>
      </w:r>
    </w:p>
    <w:p w14:paraId="264AD263" w14:textId="77777777" w:rsidR="00CE44B7" w:rsidRDefault="00CE44B7" w:rsidP="00CE44B7">
      <w:pPr>
        <w:pStyle w:val="CommentText"/>
      </w:pPr>
      <w:r>
        <w:t>These are a survey of various techniques, levels of integration with watershed processes and hydrodynamics, and locations where studies have been done</w:t>
      </w:r>
    </w:p>
  </w:comment>
  <w:comment w:id="2" w:author="Geography" w:date="2014-06-13T11:48:00Z" w:initials="G">
    <w:p w14:paraId="363B6D32" w14:textId="77777777" w:rsidR="001E1195" w:rsidRDefault="001E1195" w:rsidP="001E1195">
      <w:pPr>
        <w:pStyle w:val="CommentText"/>
      </w:pPr>
      <w:r>
        <w:rPr>
          <w:rStyle w:val="CommentReference"/>
        </w:rPr>
        <w:annotationRef/>
      </w:r>
      <w:r>
        <w:t>Is that based on grab samples?</w:t>
      </w:r>
    </w:p>
  </w:comment>
  <w:comment w:id="3" w:author="Alex Messina" w:date="2014-06-27T07:05:00Z" w:initials="AM">
    <w:p w14:paraId="20D8DF3F" w14:textId="77777777" w:rsidR="001E1195" w:rsidRDefault="001E1195" w:rsidP="001E1195">
      <w:pPr>
        <w:pStyle w:val="CommentText"/>
      </w:pPr>
      <w:r>
        <w:rPr>
          <w:rStyle w:val="CommentReference"/>
        </w:rPr>
        <w:annotationRef/>
      </w:r>
      <w:r>
        <w:t>Yes, I got two grab samples from the plume during a storm while I was out doing the drifters.</w:t>
      </w:r>
    </w:p>
  </w:comment>
  <w:comment w:id="5" w:author="Geography" w:date="2014-06-13T11:49:00Z" w:initials="G">
    <w:p w14:paraId="3AF943B0" w14:textId="77777777" w:rsidR="001E1195" w:rsidRDefault="001E1195" w:rsidP="001E1195">
      <w:pPr>
        <w:pStyle w:val="CommentText"/>
      </w:pPr>
      <w:r>
        <w:rPr>
          <w:rStyle w:val="CommentReference"/>
        </w:rPr>
        <w:annotationRef/>
      </w:r>
      <w:r>
        <w:t>o we know it’s significant?  Personal observation?</w:t>
      </w:r>
    </w:p>
  </w:comment>
  <w:comment w:id="4" w:author="Alex Messina" w:date="2014-06-27T07:05:00Z" w:initials="AM">
    <w:p w14:paraId="07A67B93" w14:textId="77777777" w:rsidR="001E1195" w:rsidRDefault="001E1195" w:rsidP="001E1195">
      <w:pPr>
        <w:pStyle w:val="CommentText"/>
      </w:pPr>
      <w:r>
        <w:rPr>
          <w:rStyle w:val="CommentReference"/>
        </w:rPr>
        <w:annotationRef/>
      </w:r>
      <w:r>
        <w:t>Field observation. You can’t see through it but no I didn’t measure PAR or insolation</w:t>
      </w:r>
    </w:p>
  </w:comment>
  <w:comment w:id="6" w:author="Geography" w:date="2014-06-13T11:49:00Z" w:initials="G">
    <w:p w14:paraId="18DF7891" w14:textId="77777777" w:rsidR="001E1195" w:rsidRDefault="001E1195" w:rsidP="001E1195">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AB303E" w15:done="0"/>
  <w15:commentEx w15:paraId="264AD263" w15:paraIdParent="60AB303E" w15:done="0"/>
  <w15:commentEx w15:paraId="363B6D32" w15:done="0"/>
  <w15:commentEx w15:paraId="20D8DF3F" w15:paraIdParent="363B6D32" w15:done="0"/>
  <w15:commentEx w15:paraId="3AF943B0" w15:done="0"/>
  <w15:commentEx w15:paraId="07A67B93" w15:paraIdParent="3AF943B0" w15:done="0"/>
  <w15:commentEx w15:paraId="18DF7891"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195"/>
    <w:rsid w:val="001B70A1"/>
    <w:rsid w:val="001E1195"/>
    <w:rsid w:val="00451B54"/>
    <w:rsid w:val="004D17BD"/>
    <w:rsid w:val="005F7DFB"/>
    <w:rsid w:val="007E6A2F"/>
    <w:rsid w:val="008456A2"/>
    <w:rsid w:val="00975A5D"/>
    <w:rsid w:val="0099078E"/>
    <w:rsid w:val="00A34EF3"/>
    <w:rsid w:val="00BB2F24"/>
    <w:rsid w:val="00C33BE3"/>
    <w:rsid w:val="00C372DB"/>
    <w:rsid w:val="00CE44B7"/>
    <w:rsid w:val="00D544ED"/>
    <w:rsid w:val="00D605DA"/>
    <w:rsid w:val="00E214FB"/>
    <w:rsid w:val="00EC3516"/>
    <w:rsid w:val="00F439CF"/>
    <w:rsid w:val="00F67B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C969C"/>
  <w15:chartTrackingRefBased/>
  <w15:docId w15:val="{9ED30787-7074-4FE6-9336-D084F731F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F67BBA"/>
    <w:pPr>
      <w:keepNext/>
      <w:keepLines/>
      <w:spacing w:before="40" w:after="0"/>
      <w:outlineLvl w:val="2"/>
    </w:pPr>
    <w:rPr>
      <w:rFonts w:ascii="Cambria" w:eastAsiaTheme="majorEastAsia" w:hAnsi="Cambria" w:cstheme="majorBidi"/>
      <w: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1195"/>
    <w:rPr>
      <w:sz w:val="16"/>
      <w:szCs w:val="16"/>
    </w:rPr>
  </w:style>
  <w:style w:type="paragraph" w:styleId="CommentText">
    <w:name w:val="annotation text"/>
    <w:basedOn w:val="Normal"/>
    <w:link w:val="CommentTextChar"/>
    <w:uiPriority w:val="99"/>
    <w:semiHidden/>
    <w:unhideWhenUsed/>
    <w:rsid w:val="001E1195"/>
    <w:pPr>
      <w:spacing w:line="240" w:lineRule="auto"/>
    </w:pPr>
    <w:rPr>
      <w:rFonts w:ascii="Cambria" w:hAnsi="Cambria"/>
      <w:sz w:val="20"/>
      <w:szCs w:val="20"/>
    </w:rPr>
  </w:style>
  <w:style w:type="character" w:customStyle="1" w:styleId="CommentTextChar">
    <w:name w:val="Comment Text Char"/>
    <w:basedOn w:val="DefaultParagraphFont"/>
    <w:link w:val="CommentText"/>
    <w:uiPriority w:val="99"/>
    <w:semiHidden/>
    <w:rsid w:val="001E1195"/>
    <w:rPr>
      <w:rFonts w:ascii="Cambria" w:hAnsi="Cambria"/>
      <w:sz w:val="20"/>
      <w:szCs w:val="20"/>
    </w:rPr>
  </w:style>
  <w:style w:type="paragraph" w:styleId="BalloonText">
    <w:name w:val="Balloon Text"/>
    <w:basedOn w:val="Normal"/>
    <w:link w:val="BalloonTextChar"/>
    <w:uiPriority w:val="99"/>
    <w:semiHidden/>
    <w:unhideWhenUsed/>
    <w:rsid w:val="001E11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1195"/>
    <w:rPr>
      <w:rFonts w:ascii="Segoe UI" w:hAnsi="Segoe UI" w:cs="Segoe UI"/>
      <w:sz w:val="18"/>
      <w:szCs w:val="18"/>
    </w:rPr>
  </w:style>
  <w:style w:type="character" w:customStyle="1" w:styleId="Heading3Char">
    <w:name w:val="Heading 3 Char"/>
    <w:basedOn w:val="DefaultParagraphFont"/>
    <w:link w:val="Heading3"/>
    <w:uiPriority w:val="9"/>
    <w:rsid w:val="00F67BBA"/>
    <w:rPr>
      <w:rFonts w:ascii="Cambria" w:eastAsiaTheme="majorEastAsia" w:hAnsi="Cambria" w:cstheme="majorBidi"/>
      <w: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Pages>
  <Words>17695</Words>
  <Characters>100863</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3</cp:revision>
  <dcterms:created xsi:type="dcterms:W3CDTF">2014-07-15T21:17:00Z</dcterms:created>
  <dcterms:modified xsi:type="dcterms:W3CDTF">2014-07-17T01:12:00Z</dcterms:modified>
</cp:coreProperties>
</file>